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4CEF2D" w14:textId="5AC946A8" w:rsidR="00FB0550" w:rsidRPr="001C0EBF" w:rsidRDefault="009302B8">
      <w:pPr>
        <w:rPr>
          <w:rFonts w:ascii="Times New Roman" w:hAnsi="Times New Roman" w:cs="Times New Roman"/>
          <w:sz w:val="24"/>
          <w:szCs w:val="24"/>
        </w:rPr>
      </w:pPr>
      <w:r w:rsidRPr="001C0EB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C0EBF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xiaomi/xiaomi-official-redmi-a1-mediatek-helio-a22-hd-6-52-5000mah-black-2-32gb/review","accessed":{"date-parts":[["2023","4","18"]]},"id":"ITEM-1","issued":{"date-parts":[["0"]]},"title":"Review Produk - XIAOMI OFFICIAL Redmi A1 MediaTek Helio A22 HD+ 6,52\" 5000mAh - Black, 2/32GB | Tokopedia","type":"webpage"},"uris":["http://www.mendeley.com/documents/?uuid=e3625d0b-0aea-303d-a3ff-105a9f4fd598"]}],"mendeley":{"formattedCitation":"(&lt;i&gt;Review Produk - XIAOMI OFFICIAL Redmi A1 MediaTek Helio A22 HD+ 6,52\" 5000mAh - Black, 2/32GB | Tokopedia&lt;/i&gt;, n.d.)","plainTextFormattedCitation":"(Review Produk - XIAOMI OFFICIAL Redmi A1 MediaTek Helio A22 HD+ 6,52\" 5000mAh - Black, 2/32GB | Tokopedia, n.d.)","previouslyFormattedCitation":"(&lt;i&gt;Review Produk - XIAOMI OFFICIAL Redmi A1 MediaTek Helio A22 HD+ 6,52\" 5000mAh - Black, 2/32GB | Tokopedia&lt;/i&gt;, n.d.)"},"properties":{"noteIndex":0},"schema":"https://github.com/citation-style-language/schema/raw/master/csl-citation.json"}</w:instrText>
      </w:r>
      <w:r w:rsidRPr="001C0EBF">
        <w:rPr>
          <w:rFonts w:ascii="Times New Roman" w:hAnsi="Times New Roman" w:cs="Times New Roman"/>
          <w:sz w:val="24"/>
          <w:szCs w:val="24"/>
        </w:rPr>
        <w:fldChar w:fldCharType="separate"/>
      </w:r>
      <w:r w:rsidRPr="001C0EBF">
        <w:rPr>
          <w:rFonts w:ascii="Times New Roman" w:hAnsi="Times New Roman" w:cs="Times New Roman"/>
          <w:noProof/>
          <w:sz w:val="24"/>
          <w:szCs w:val="24"/>
        </w:rPr>
        <w:t>(</w:t>
      </w:r>
      <w:r w:rsidRPr="001C0EBF">
        <w:rPr>
          <w:rFonts w:ascii="Times New Roman" w:hAnsi="Times New Roman" w:cs="Times New Roman"/>
          <w:i/>
          <w:noProof/>
          <w:sz w:val="24"/>
          <w:szCs w:val="24"/>
        </w:rPr>
        <w:t>Review Produk - XIAOMI OFFICIAL Redmi A1 MediaTek Helio A22 HD+ 6,52" 5000mAh - Black, 2/32GB | Tokopedia</w:t>
      </w:r>
      <w:r w:rsidRPr="001C0EBF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1C0EBF">
        <w:rPr>
          <w:rFonts w:ascii="Times New Roman" w:hAnsi="Times New Roman" w:cs="Times New Roman"/>
          <w:sz w:val="24"/>
          <w:szCs w:val="24"/>
        </w:rPr>
        <w:fldChar w:fldCharType="end"/>
      </w:r>
    </w:p>
    <w:p w14:paraId="4C50D50D" w14:textId="738EBA32" w:rsidR="009302B8" w:rsidRPr="001C0EBF" w:rsidRDefault="009302B8" w:rsidP="009302B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1C0EBF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1C0EBF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1C0EBF">
        <w:rPr>
          <w:rFonts w:ascii="Times New Roman" w:hAnsi="Times New Roman" w:cs="Times New Roman"/>
          <w:sz w:val="24"/>
          <w:szCs w:val="24"/>
        </w:rPr>
        <w:fldChar w:fldCharType="separate"/>
      </w:r>
      <w:r w:rsidRPr="001C0EBF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XIAOMI OFFICIAL Redmi A1 MediaTek Helio A22 HD+ 6,52" 5000mAh - Black, 2/32GB | Tokopedia</w:t>
      </w:r>
      <w:r w:rsidRPr="001C0EBF">
        <w:rPr>
          <w:rFonts w:ascii="Times New Roman" w:hAnsi="Times New Roman" w:cs="Times New Roman"/>
          <w:noProof/>
          <w:sz w:val="24"/>
          <w:szCs w:val="28"/>
        </w:rPr>
        <w:t>. (n.d.). Retrieved April 18, 2023, from https://www.tokopedia.com/xiaomi/xiaomi-official-redmi-a1-mediatek-helio-a22-hd-6-52-5000mah-black-2-32gb/review</w:t>
      </w:r>
    </w:p>
    <w:p w14:paraId="11BCF7F9" w14:textId="07EEE9DF" w:rsidR="009302B8" w:rsidRPr="001C0EBF" w:rsidRDefault="009302B8">
      <w:pPr>
        <w:rPr>
          <w:rFonts w:ascii="Times New Roman" w:hAnsi="Times New Roman" w:cs="Times New Roman"/>
          <w:sz w:val="24"/>
          <w:szCs w:val="24"/>
        </w:rPr>
      </w:pPr>
      <w:r w:rsidRPr="001C0EB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302B8" w:rsidRPr="001C0EBF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2B7C"/>
    <w:rsid w:val="000540BB"/>
    <w:rsid w:val="00081FA9"/>
    <w:rsid w:val="00082697"/>
    <w:rsid w:val="000A2869"/>
    <w:rsid w:val="000C5624"/>
    <w:rsid w:val="001300B6"/>
    <w:rsid w:val="001637E0"/>
    <w:rsid w:val="00166E6F"/>
    <w:rsid w:val="001C0EB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7F2B7C"/>
    <w:rsid w:val="008D2CE4"/>
    <w:rsid w:val="009048EC"/>
    <w:rsid w:val="009302B8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6754C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0679F68"/>
  <w15:chartTrackingRefBased/>
  <w15:docId w15:val="{BA54042B-B8CF-4C59-8293-F0949DA8A2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B6A8F7-D1B8-428A-B56A-A05EF3F43B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24</Words>
  <Characters>1279</Characters>
  <Application>Microsoft Office Word</Application>
  <DocSecurity>0</DocSecurity>
  <Lines>10</Lines>
  <Paragraphs>2</Paragraphs>
  <ScaleCrop>false</ScaleCrop>
  <Company/>
  <LinksUpToDate>false</LinksUpToDate>
  <CharactersWithSpaces>1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5</cp:revision>
  <dcterms:created xsi:type="dcterms:W3CDTF">2023-04-18T16:54:00Z</dcterms:created>
  <dcterms:modified xsi:type="dcterms:W3CDTF">2023-04-18T16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25e2525-311c-30d9-9a07-5c05954e6b0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